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8C324F4" w14:textId="6FBC8DE0" w:rsidR="00C4405B" w:rsidRPr="00D462D4" w:rsidRDefault="008E5F6B" w:rsidP="00C4405B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  <w:r>
        <w:rPr>
          <w:rFonts w:ascii="Arial Narrow" w:hAnsi="Arial Narrow"/>
          <w:b/>
          <w:color w:val="C00000"/>
          <w:sz w:val="28"/>
        </w:rPr>
        <w:t>C</w:t>
      </w:r>
      <w:r w:rsidR="00C4405B">
        <w:rPr>
          <w:rFonts w:ascii="Arial Narrow" w:hAnsi="Arial Narrow"/>
          <w:b/>
          <w:color w:val="C00000"/>
          <w:sz w:val="28"/>
        </w:rPr>
        <w:t>OLEGIO</w:t>
      </w:r>
      <w:r w:rsidR="00C4405B" w:rsidRPr="00D462D4">
        <w:rPr>
          <w:rFonts w:ascii="Arial Narrow" w:hAnsi="Arial Narrow"/>
          <w:b/>
          <w:color w:val="C00000"/>
          <w:sz w:val="28"/>
        </w:rPr>
        <w:t>:</w:t>
      </w:r>
    </w:p>
    <w:p w14:paraId="216DA0A6" w14:textId="437F5B9A" w:rsidR="00C4405B" w:rsidRDefault="00C4405B" w:rsidP="00C4405B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 w:rsidRPr="005E6766">
        <w:rPr>
          <w:rFonts w:ascii="Arial Narrow" w:hAnsi="Arial Narrow"/>
          <w:color w:val="002060"/>
          <w:sz w:val="28"/>
        </w:rPr>
        <w:t xml:space="preserve">Colegio </w:t>
      </w:r>
      <w:r>
        <w:rPr>
          <w:rFonts w:ascii="Arial Narrow" w:hAnsi="Arial Narrow"/>
          <w:color w:val="002060"/>
          <w:sz w:val="28"/>
        </w:rPr>
        <w:t>d</w:t>
      </w:r>
      <w:r w:rsidRPr="005E6766">
        <w:rPr>
          <w:rFonts w:ascii="Arial Narrow" w:hAnsi="Arial Narrow"/>
          <w:color w:val="002060"/>
          <w:sz w:val="28"/>
        </w:rPr>
        <w:t xml:space="preserve">e </w:t>
      </w:r>
      <w:r w:rsidR="00AA432B">
        <w:rPr>
          <w:rFonts w:ascii="Arial Narrow" w:hAnsi="Arial Narrow"/>
          <w:color w:val="002060"/>
          <w:sz w:val="28"/>
        </w:rPr>
        <w:t>Ciencia y Tecnología</w:t>
      </w:r>
    </w:p>
    <w:p w14:paraId="1BC86A2E" w14:textId="157E3744" w:rsidR="002907F4" w:rsidRPr="002907F4" w:rsidRDefault="00205A26" w:rsidP="00F13106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>
        <w:rPr>
          <w:rFonts w:ascii="Arial Narrow" w:hAnsi="Arial Narrow"/>
          <w:color w:val="002060"/>
          <w:sz w:val="28"/>
        </w:rPr>
        <w:t xml:space="preserve">Licenciatura en </w:t>
      </w:r>
      <w:r w:rsidR="00AA432B">
        <w:rPr>
          <w:rFonts w:ascii="Arial Narrow" w:hAnsi="Arial Narrow"/>
          <w:color w:val="002060"/>
          <w:sz w:val="28"/>
        </w:rPr>
        <w:t>Ingeniería en Sistemas Electrónicos Industriales</w:t>
      </w:r>
    </w:p>
    <w:p w14:paraId="1D5F4898" w14:textId="59C3C34A" w:rsidR="00CC7754" w:rsidRDefault="002907F4" w:rsidP="000816C4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 w:rsidRPr="002907F4">
        <w:rPr>
          <w:rFonts w:ascii="Arial Narrow" w:hAnsi="Arial Narrow"/>
          <w:color w:val="002060"/>
          <w:sz w:val="28"/>
        </w:rPr>
        <w:t xml:space="preserve"> </w:t>
      </w:r>
    </w:p>
    <w:p w14:paraId="6B70A876" w14:textId="77777777" w:rsidR="00C4405B" w:rsidRDefault="00C4405B" w:rsidP="000D2271">
      <w:pPr>
        <w:autoSpaceDE w:val="0"/>
        <w:autoSpaceDN w:val="0"/>
        <w:adjustRightInd w:val="0"/>
        <w:spacing w:after="0" w:line="240" w:lineRule="auto"/>
        <w:rPr>
          <w:rFonts w:ascii="Arial Narrow" w:hAnsi="Arial Narrow"/>
          <w:b/>
          <w:color w:val="C00000"/>
          <w:sz w:val="28"/>
        </w:rPr>
      </w:pPr>
      <w:r w:rsidRPr="00D462D4">
        <w:rPr>
          <w:rFonts w:ascii="Arial Narrow" w:hAnsi="Arial Narrow"/>
          <w:b/>
          <w:color w:val="C00000"/>
          <w:sz w:val="28"/>
        </w:rPr>
        <w:t>PRESENTA:</w:t>
      </w:r>
    </w:p>
    <w:p w14:paraId="7751EB98" w14:textId="77777777" w:rsidR="002907F4" w:rsidRDefault="002907F4" w:rsidP="002907F4">
      <w:pPr>
        <w:autoSpaceDE w:val="0"/>
        <w:autoSpaceDN w:val="0"/>
        <w:adjustRightInd w:val="0"/>
        <w:spacing w:after="0" w:line="240" w:lineRule="auto"/>
        <w:rPr>
          <w:rFonts w:ascii="Arial Narrow" w:hAnsi="Arial Narrow"/>
          <w:color w:val="002060"/>
          <w:sz w:val="28"/>
        </w:rPr>
      </w:pPr>
    </w:p>
    <w:p w14:paraId="72635D30" w14:textId="6D46EA38" w:rsidR="00AA432B" w:rsidRDefault="00AA432B" w:rsidP="002907F4">
      <w:pPr>
        <w:autoSpaceDE w:val="0"/>
        <w:autoSpaceDN w:val="0"/>
        <w:adjustRightInd w:val="0"/>
        <w:spacing w:after="0" w:line="240" w:lineRule="auto"/>
        <w:rPr>
          <w:rFonts w:ascii="Arial Narrow" w:hAnsi="Arial Narrow"/>
          <w:color w:val="002060"/>
          <w:sz w:val="28"/>
        </w:rPr>
      </w:pPr>
      <w:r>
        <w:rPr>
          <w:rFonts w:ascii="Arial Narrow" w:hAnsi="Arial Narrow"/>
          <w:color w:val="002060"/>
          <w:sz w:val="28"/>
        </w:rPr>
        <w:t>Gabriel Martín López Barrita</w:t>
      </w:r>
    </w:p>
    <w:p w14:paraId="2D1279B3" w14:textId="77777777" w:rsidR="006B0B11" w:rsidRPr="00B4228E" w:rsidRDefault="006B0B11" w:rsidP="002907F4">
      <w:pPr>
        <w:autoSpaceDE w:val="0"/>
        <w:autoSpaceDN w:val="0"/>
        <w:adjustRightInd w:val="0"/>
        <w:spacing w:after="0" w:line="240" w:lineRule="auto"/>
        <w:rPr>
          <w:rFonts w:ascii="Arial Narrow" w:hAnsi="Arial Narrow"/>
          <w:color w:val="002060"/>
          <w:sz w:val="28"/>
        </w:rPr>
      </w:pPr>
    </w:p>
    <w:p w14:paraId="185C2EE5" w14:textId="77777777" w:rsidR="00C4405B" w:rsidRDefault="00C4405B" w:rsidP="00122F7F">
      <w:pPr>
        <w:pStyle w:val="Default"/>
        <w:rPr>
          <w:rFonts w:ascii="Arial Narrow" w:hAnsi="Arial Narrow"/>
          <w:b/>
          <w:color w:val="C00000"/>
          <w:sz w:val="28"/>
        </w:rPr>
      </w:pPr>
      <w:r w:rsidRPr="00D462D4">
        <w:rPr>
          <w:rFonts w:ascii="Arial Narrow" w:hAnsi="Arial Narrow"/>
          <w:b/>
          <w:color w:val="C00000"/>
          <w:sz w:val="28"/>
        </w:rPr>
        <w:t>DIRECTOR</w:t>
      </w:r>
      <w:r>
        <w:rPr>
          <w:rFonts w:ascii="Arial Narrow" w:hAnsi="Arial Narrow"/>
          <w:b/>
          <w:color w:val="C00000"/>
          <w:sz w:val="28"/>
        </w:rPr>
        <w:t>:</w:t>
      </w:r>
    </w:p>
    <w:p w14:paraId="607A653B" w14:textId="77777777" w:rsidR="00F43D99" w:rsidRDefault="00F43D99" w:rsidP="00F43D99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</w:p>
    <w:p w14:paraId="5AC78AD8" w14:textId="554E6628" w:rsidR="00AA432B" w:rsidRDefault="00AA432B" w:rsidP="00F43D99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>
        <w:rPr>
          <w:rFonts w:ascii="Arial Narrow" w:hAnsi="Arial Narrow"/>
          <w:color w:val="002060"/>
          <w:sz w:val="28"/>
        </w:rPr>
        <w:t>M. en I. Christian Agustín Vázquez Villanueva</w:t>
      </w:r>
    </w:p>
    <w:p w14:paraId="025F2DE7" w14:textId="77777777" w:rsidR="00AA432B" w:rsidRDefault="00AA432B" w:rsidP="00F43D99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</w:p>
    <w:p w14:paraId="12C3A71E" w14:textId="77777777" w:rsidR="00C4405B" w:rsidRDefault="00C4405B" w:rsidP="00071589">
      <w:pPr>
        <w:autoSpaceDE w:val="0"/>
        <w:autoSpaceDN w:val="0"/>
        <w:adjustRightInd w:val="0"/>
        <w:spacing w:after="0" w:line="240" w:lineRule="auto"/>
        <w:rPr>
          <w:rFonts w:ascii="Arial Narrow" w:hAnsi="Arial Narrow"/>
          <w:b/>
          <w:color w:val="C00000"/>
          <w:sz w:val="28"/>
        </w:rPr>
      </w:pPr>
      <w:r>
        <w:rPr>
          <w:rFonts w:ascii="Arial Narrow" w:hAnsi="Arial Narrow"/>
          <w:b/>
          <w:color w:val="C00000"/>
          <w:sz w:val="28"/>
        </w:rPr>
        <w:t>LUGAR</w:t>
      </w:r>
      <w:r w:rsidRPr="00D462D4">
        <w:rPr>
          <w:rFonts w:ascii="Arial Narrow" w:hAnsi="Arial Narrow"/>
          <w:b/>
          <w:color w:val="C00000"/>
          <w:sz w:val="28"/>
        </w:rPr>
        <w:t>:</w:t>
      </w:r>
    </w:p>
    <w:p w14:paraId="15A49EEA" w14:textId="77777777" w:rsidR="00F13106" w:rsidRDefault="00F13106" w:rsidP="00071589">
      <w:pPr>
        <w:autoSpaceDE w:val="0"/>
        <w:autoSpaceDN w:val="0"/>
        <w:adjustRightInd w:val="0"/>
        <w:spacing w:after="0" w:line="240" w:lineRule="auto"/>
        <w:rPr>
          <w:rFonts w:ascii="Arial Narrow" w:hAnsi="Arial Narrow"/>
          <w:b/>
          <w:color w:val="C00000"/>
          <w:sz w:val="28"/>
        </w:rPr>
      </w:pPr>
    </w:p>
    <w:p w14:paraId="76EEEEFB" w14:textId="63AD0FE6" w:rsidR="00C4405B" w:rsidRDefault="00C4405B" w:rsidP="00C4405B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>
        <w:rPr>
          <w:rFonts w:ascii="Arial Narrow" w:hAnsi="Arial Narrow"/>
          <w:color w:val="002060"/>
          <w:sz w:val="28"/>
        </w:rPr>
        <w:t xml:space="preserve">Ciudad de </w:t>
      </w:r>
      <w:r w:rsidRPr="005E6766">
        <w:rPr>
          <w:rFonts w:ascii="Arial Narrow" w:hAnsi="Arial Narrow"/>
          <w:color w:val="002060"/>
          <w:sz w:val="28"/>
        </w:rPr>
        <w:t>México</w:t>
      </w:r>
      <w:r>
        <w:rPr>
          <w:rFonts w:ascii="Arial Narrow" w:hAnsi="Arial Narrow"/>
          <w:color w:val="002060"/>
          <w:sz w:val="28"/>
        </w:rPr>
        <w:t>,</w:t>
      </w:r>
      <w:r w:rsidR="00455BEE">
        <w:rPr>
          <w:rFonts w:ascii="Arial Narrow" w:hAnsi="Arial Narrow"/>
          <w:color w:val="002060"/>
          <w:sz w:val="28"/>
        </w:rPr>
        <w:t xml:space="preserve"> </w:t>
      </w:r>
      <w:r w:rsidR="00AA432B">
        <w:rPr>
          <w:rFonts w:ascii="Arial Narrow" w:hAnsi="Arial Narrow"/>
          <w:color w:val="002060"/>
          <w:sz w:val="28"/>
        </w:rPr>
        <w:t>febrero</w:t>
      </w:r>
      <w:r w:rsidR="00B4228E">
        <w:rPr>
          <w:rFonts w:ascii="Arial Narrow" w:hAnsi="Arial Narrow"/>
          <w:color w:val="002060"/>
          <w:sz w:val="28"/>
        </w:rPr>
        <w:t xml:space="preserve"> de </w:t>
      </w:r>
      <w:r w:rsidR="00455BEE">
        <w:rPr>
          <w:rFonts w:ascii="Arial Narrow" w:hAnsi="Arial Narrow"/>
          <w:color w:val="002060"/>
          <w:sz w:val="28"/>
        </w:rPr>
        <w:t>20</w:t>
      </w:r>
      <w:r w:rsidR="009D78CB">
        <w:rPr>
          <w:rFonts w:ascii="Arial Narrow" w:hAnsi="Arial Narrow"/>
          <w:color w:val="002060"/>
          <w:sz w:val="28"/>
        </w:rPr>
        <w:t>25.</w:t>
      </w:r>
    </w:p>
    <w:p w14:paraId="1019ED7F" w14:textId="77777777" w:rsidR="002907F4" w:rsidRPr="002907F4" w:rsidRDefault="002907F4" w:rsidP="002907F4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  <w:sz w:val="24"/>
          <w:szCs w:val="24"/>
        </w:rPr>
      </w:pPr>
    </w:p>
    <w:p w14:paraId="561371A1" w14:textId="77777777" w:rsidR="00122F7F" w:rsidRDefault="00122F7F" w:rsidP="00122F7F">
      <w:pPr>
        <w:spacing w:after="0" w:line="240" w:lineRule="auto"/>
        <w:jc w:val="both"/>
        <w:rPr>
          <w:rFonts w:ascii="Arial" w:hAnsi="Arial" w:cs="Arial"/>
          <w:color w:val="000000"/>
          <w:sz w:val="23"/>
          <w:szCs w:val="23"/>
        </w:rPr>
      </w:pPr>
    </w:p>
    <w:p w14:paraId="42FB0DFF" w14:textId="77777777" w:rsidR="00C4405B" w:rsidRDefault="00C4405B" w:rsidP="00122F7F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  <w:r>
        <w:rPr>
          <w:rFonts w:ascii="Arial Narrow" w:hAnsi="Arial Narrow"/>
          <w:b/>
          <w:color w:val="C00000"/>
          <w:sz w:val="28"/>
        </w:rPr>
        <w:t>EDITOR</w:t>
      </w:r>
      <w:r w:rsidRPr="00D462D4">
        <w:rPr>
          <w:rFonts w:ascii="Arial Narrow" w:hAnsi="Arial Narrow"/>
          <w:b/>
          <w:color w:val="C00000"/>
          <w:sz w:val="28"/>
        </w:rPr>
        <w:t>:</w:t>
      </w:r>
    </w:p>
    <w:p w14:paraId="18A5B0F2" w14:textId="77777777" w:rsidR="000816C4" w:rsidRPr="00D462D4" w:rsidRDefault="000816C4" w:rsidP="00122F7F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</w:p>
    <w:p w14:paraId="77A324E4" w14:textId="52CD0234" w:rsidR="00205A26" w:rsidRDefault="00C4405B" w:rsidP="00205A26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>
        <w:rPr>
          <w:rFonts w:ascii="Arial Narrow" w:hAnsi="Arial Narrow"/>
          <w:color w:val="002060"/>
          <w:sz w:val="28"/>
        </w:rPr>
        <w:t xml:space="preserve">Universidad Autónoma de la Ciudad de México. </w:t>
      </w:r>
      <w:r w:rsidR="00205A26" w:rsidRPr="005E6766">
        <w:rPr>
          <w:rFonts w:ascii="Arial Narrow" w:hAnsi="Arial Narrow"/>
          <w:color w:val="002060"/>
          <w:sz w:val="28"/>
        </w:rPr>
        <w:t xml:space="preserve">Colegio </w:t>
      </w:r>
      <w:r w:rsidR="00205A26">
        <w:rPr>
          <w:rFonts w:ascii="Arial Narrow" w:hAnsi="Arial Narrow"/>
          <w:color w:val="002060"/>
          <w:sz w:val="28"/>
        </w:rPr>
        <w:t>d</w:t>
      </w:r>
      <w:r w:rsidR="00205A26" w:rsidRPr="005E6766">
        <w:rPr>
          <w:rFonts w:ascii="Arial Narrow" w:hAnsi="Arial Narrow"/>
          <w:color w:val="002060"/>
          <w:sz w:val="28"/>
        </w:rPr>
        <w:t>e</w:t>
      </w:r>
      <w:r w:rsidR="00AA432B">
        <w:rPr>
          <w:rFonts w:ascii="Arial Narrow" w:hAnsi="Arial Narrow"/>
          <w:color w:val="002060"/>
          <w:sz w:val="28"/>
        </w:rPr>
        <w:t xml:space="preserve"> Ciencia y Tecnología</w:t>
      </w:r>
      <w:r w:rsidR="00205A26">
        <w:rPr>
          <w:rFonts w:ascii="Arial Narrow" w:hAnsi="Arial Narrow"/>
          <w:color w:val="002060"/>
          <w:sz w:val="28"/>
        </w:rPr>
        <w:t>. Licenciatura en</w:t>
      </w:r>
      <w:r w:rsidR="00AA432B">
        <w:rPr>
          <w:rFonts w:ascii="Arial Narrow" w:hAnsi="Arial Narrow"/>
          <w:color w:val="002060"/>
          <w:sz w:val="28"/>
        </w:rPr>
        <w:t xml:space="preserve"> Ingeniería en Sistemas Electrónicos Industriales</w:t>
      </w:r>
    </w:p>
    <w:p w14:paraId="79221113" w14:textId="48CB49E5" w:rsidR="00F43D99" w:rsidRPr="005E6766" w:rsidRDefault="00F43D99" w:rsidP="00F43D99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</w:p>
    <w:p w14:paraId="3525CD32" w14:textId="46BE87F3" w:rsidR="00C4405B" w:rsidRDefault="00C4405B" w:rsidP="00C4405B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>
        <w:rPr>
          <w:rFonts w:ascii="Arial Narrow" w:hAnsi="Arial Narrow"/>
          <w:b/>
          <w:color w:val="C00000"/>
          <w:sz w:val="28"/>
        </w:rPr>
        <w:t>REFERENCIA:</w:t>
      </w:r>
      <w:r>
        <w:rPr>
          <w:rFonts w:ascii="Arial Narrow" w:hAnsi="Arial Narrow"/>
          <w:color w:val="002060"/>
          <w:sz w:val="28"/>
        </w:rPr>
        <w:t xml:space="preserve"> </w:t>
      </w:r>
      <w:r w:rsidR="00DE49CC">
        <w:rPr>
          <w:rFonts w:ascii="Arial Narrow" w:hAnsi="Arial Narrow"/>
          <w:color w:val="002060"/>
          <w:sz w:val="28"/>
        </w:rPr>
        <w:t xml:space="preserve">  </w:t>
      </w:r>
    </w:p>
    <w:p w14:paraId="063DD175" w14:textId="77777777" w:rsidR="00D235AD" w:rsidRPr="00BE03EA" w:rsidRDefault="00D235AD" w:rsidP="00C4405B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</w:p>
    <w:p w14:paraId="51748019" w14:textId="64059F56" w:rsidR="00DE49CC" w:rsidRDefault="00C4405B" w:rsidP="00DE49CC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 w:rsidRPr="00BE03EA">
        <w:fldChar w:fldCharType="begin"/>
      </w:r>
      <w:r w:rsidRPr="00BE03EA">
        <w:instrText xml:space="preserve"> ADDIN ZOTERO_BIBL {"uncited":[],"omitted":[["http://zotero.org/users/1379252/items/FVMS2KUG"],["http://zotero.org/users/1379252/items/YVTBN26B"],["http://zotero.org/users/1379252/items/LHZTQ62G"],["http://zotero.org/users/1379252/items/R8GUTEFQ"]],"custom":[]} CSL_BIBLIOGRAPHY </w:instrText>
      </w:r>
      <w:r w:rsidRPr="00BE03EA">
        <w:fldChar w:fldCharType="separate"/>
      </w:r>
      <w:r w:rsidR="00DE49CC">
        <w:rPr>
          <w:rFonts w:ascii="Arial Narrow" w:hAnsi="Arial Narrow"/>
          <w:color w:val="002060"/>
          <w:sz w:val="28"/>
        </w:rPr>
        <w:t>López Barrita, Gabriel Martín</w:t>
      </w:r>
      <w:r w:rsidR="009F00FE" w:rsidRPr="0084440E">
        <w:rPr>
          <w:rFonts w:ascii="Arial Narrow" w:hAnsi="Arial Narrow" w:cs="Times New Roman"/>
          <w:color w:val="002060"/>
          <w:sz w:val="28"/>
          <w:szCs w:val="24"/>
        </w:rPr>
        <w:t xml:space="preserve">. </w:t>
      </w:r>
      <w:r w:rsidR="006B0B11" w:rsidRPr="0084440E">
        <w:rPr>
          <w:rFonts w:ascii="Arial Narrow" w:hAnsi="Arial Narrow" w:cs="Times New Roman"/>
          <w:color w:val="002060"/>
          <w:sz w:val="28"/>
          <w:szCs w:val="24"/>
        </w:rPr>
        <w:t>«</w:t>
      </w:r>
      <w:r w:rsidR="00DE49CC">
        <w:rPr>
          <w:rFonts w:ascii="Arial Narrow" w:hAnsi="Arial Narrow" w:cs="Arial"/>
          <w:color w:val="002060"/>
          <w:sz w:val="28"/>
          <w:szCs w:val="28"/>
        </w:rPr>
        <w:t>Desarrollo de un sistema de telemetría para vehículos utilizando ESP-32 y comunicación GSM, GPRS</w:t>
      </w:r>
      <w:r w:rsidR="009F00FE" w:rsidRPr="0084440E">
        <w:rPr>
          <w:rFonts w:ascii="Arial Narrow" w:hAnsi="Arial Narrow" w:cs="Times New Roman"/>
          <w:color w:val="002060"/>
          <w:sz w:val="28"/>
          <w:szCs w:val="24"/>
        </w:rPr>
        <w:t>».</w:t>
      </w:r>
      <w:r w:rsidR="00205A26">
        <w:rPr>
          <w:rFonts w:ascii="Arial Narrow" w:hAnsi="Arial Narrow" w:cs="Times New Roman"/>
          <w:color w:val="002060"/>
          <w:sz w:val="28"/>
          <w:szCs w:val="24"/>
        </w:rPr>
        <w:t xml:space="preserve"> </w:t>
      </w:r>
      <w:r w:rsidR="009F00FE" w:rsidRPr="0084440E">
        <w:rPr>
          <w:rFonts w:ascii="Arial Narrow" w:hAnsi="Arial Narrow" w:cs="Times New Roman"/>
          <w:color w:val="002060"/>
          <w:sz w:val="28"/>
          <w:szCs w:val="24"/>
        </w:rPr>
        <w:t xml:space="preserve">Tesis para optar por el Título de </w:t>
      </w:r>
      <w:r w:rsidR="00205A26">
        <w:rPr>
          <w:rFonts w:ascii="Arial Narrow" w:hAnsi="Arial Narrow"/>
          <w:color w:val="002060"/>
          <w:sz w:val="28"/>
        </w:rPr>
        <w:t>Licenciado</w:t>
      </w:r>
      <w:r w:rsidR="00D36264">
        <w:rPr>
          <w:rFonts w:ascii="Arial Narrow" w:hAnsi="Arial Narrow"/>
          <w:color w:val="002060"/>
          <w:sz w:val="28"/>
        </w:rPr>
        <w:t xml:space="preserve"> </w:t>
      </w:r>
      <w:r w:rsidR="00DE49CC">
        <w:rPr>
          <w:rFonts w:ascii="Arial Narrow" w:hAnsi="Arial Narrow"/>
          <w:color w:val="002060"/>
          <w:sz w:val="28"/>
        </w:rPr>
        <w:t>en Ingeniería</w:t>
      </w:r>
      <w:r w:rsidR="00DE49CC">
        <w:rPr>
          <w:rFonts w:ascii="Arial Narrow" w:hAnsi="Arial Narrow"/>
          <w:color w:val="002060"/>
          <w:sz w:val="28"/>
        </w:rPr>
        <w:t xml:space="preserve"> en Sistemas Electrónicos Industriales</w:t>
      </w:r>
      <w:r w:rsidR="009F00FE" w:rsidRPr="0084440E">
        <w:rPr>
          <w:rFonts w:ascii="Arial Narrow" w:hAnsi="Arial Narrow" w:cs="Times New Roman"/>
          <w:color w:val="002060"/>
          <w:sz w:val="28"/>
          <w:szCs w:val="24"/>
        </w:rPr>
        <w:t xml:space="preserve">, </w:t>
      </w:r>
      <w:r w:rsidR="00DE49CC">
        <w:rPr>
          <w:rFonts w:ascii="Arial Narrow" w:hAnsi="Arial Narrow"/>
          <w:color w:val="002060"/>
          <w:sz w:val="28"/>
        </w:rPr>
        <w:t xml:space="preserve">Universidad Autónoma de la Ciudad de México. </w:t>
      </w:r>
      <w:r w:rsidR="00DE49CC" w:rsidRPr="005E6766">
        <w:rPr>
          <w:rFonts w:ascii="Arial Narrow" w:hAnsi="Arial Narrow"/>
          <w:color w:val="002060"/>
          <w:sz w:val="28"/>
        </w:rPr>
        <w:t xml:space="preserve">Colegio </w:t>
      </w:r>
      <w:r w:rsidR="00DE49CC">
        <w:rPr>
          <w:rFonts w:ascii="Arial Narrow" w:hAnsi="Arial Narrow"/>
          <w:color w:val="002060"/>
          <w:sz w:val="28"/>
        </w:rPr>
        <w:t>d</w:t>
      </w:r>
      <w:r w:rsidR="00DE49CC" w:rsidRPr="005E6766">
        <w:rPr>
          <w:rFonts w:ascii="Arial Narrow" w:hAnsi="Arial Narrow"/>
          <w:color w:val="002060"/>
          <w:sz w:val="28"/>
        </w:rPr>
        <w:t>e</w:t>
      </w:r>
      <w:r w:rsidR="00DE49CC">
        <w:rPr>
          <w:rFonts w:ascii="Arial Narrow" w:hAnsi="Arial Narrow"/>
          <w:color w:val="002060"/>
          <w:sz w:val="28"/>
        </w:rPr>
        <w:t xml:space="preserve"> Ciencia y Tecnología. Licenciatura en Ingeniería en Sistemas Electrónicos Industriales</w:t>
      </w:r>
      <w:r w:rsidR="00DE49CC">
        <w:rPr>
          <w:rFonts w:ascii="Arial Narrow" w:hAnsi="Arial Narrow"/>
          <w:color w:val="002060"/>
          <w:sz w:val="28"/>
        </w:rPr>
        <w:t>, 2025.</w:t>
      </w:r>
    </w:p>
    <w:p w14:paraId="0C992443" w14:textId="7D630EF4" w:rsidR="009F00FE" w:rsidRPr="009F00FE" w:rsidRDefault="009F00FE" w:rsidP="00DE49CC">
      <w:pPr>
        <w:spacing w:after="0" w:line="240" w:lineRule="auto"/>
        <w:jc w:val="both"/>
        <w:rPr>
          <w:rFonts w:ascii="Arial Narrow" w:hAnsi="Arial Narrow" w:cs="Times New Roman"/>
          <w:sz w:val="28"/>
          <w:szCs w:val="24"/>
        </w:rPr>
      </w:pPr>
      <w:r w:rsidRPr="009F00FE">
        <w:rPr>
          <w:rFonts w:ascii="Arial Narrow" w:hAnsi="Arial Narrow" w:cs="Times New Roman"/>
          <w:sz w:val="28"/>
          <w:szCs w:val="24"/>
        </w:rPr>
        <w:t xml:space="preserve"> </w:t>
      </w:r>
    </w:p>
    <w:p w14:paraId="2447F9D7" w14:textId="1E022F41" w:rsidR="00C4405B" w:rsidRPr="00F47876" w:rsidRDefault="00C4405B" w:rsidP="00C4405B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  <w:r w:rsidRPr="00BE03EA">
        <w:rPr>
          <w:rFonts w:ascii="Arial Narrow" w:hAnsi="Arial Narrow"/>
          <w:color w:val="002060"/>
          <w:sz w:val="28"/>
        </w:rPr>
        <w:fldChar w:fldCharType="end"/>
      </w:r>
      <w:r w:rsidRPr="00F47876">
        <w:rPr>
          <w:rFonts w:ascii="Arial Narrow" w:hAnsi="Arial Narrow"/>
          <w:b/>
          <w:color w:val="C00000"/>
          <w:sz w:val="28"/>
        </w:rPr>
        <w:t>T</w:t>
      </w:r>
      <w:r>
        <w:rPr>
          <w:rFonts w:ascii="Arial Narrow" w:hAnsi="Arial Narrow"/>
          <w:b/>
          <w:color w:val="C00000"/>
          <w:sz w:val="28"/>
        </w:rPr>
        <w:t>IPO:</w:t>
      </w:r>
    </w:p>
    <w:p w14:paraId="784863BA" w14:textId="77777777" w:rsidR="00C4405B" w:rsidRDefault="00C4405B" w:rsidP="00C4405B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</w:p>
    <w:p w14:paraId="0C26C05F" w14:textId="174FAA48" w:rsidR="00311F2F" w:rsidRDefault="00C4405B" w:rsidP="00C4405B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 w:rsidRPr="009F3019">
        <w:rPr>
          <w:rFonts w:ascii="Arial Narrow" w:hAnsi="Arial Narrow"/>
          <w:color w:val="002060"/>
          <w:sz w:val="28"/>
        </w:rPr>
        <w:t xml:space="preserve">Tesis para optar por el Título </w:t>
      </w:r>
      <w:r w:rsidR="00455BEE">
        <w:rPr>
          <w:rFonts w:ascii="Arial Narrow" w:hAnsi="Arial Narrow"/>
          <w:color w:val="002060"/>
          <w:sz w:val="28"/>
        </w:rPr>
        <w:t xml:space="preserve">de </w:t>
      </w:r>
      <w:r w:rsidR="00205A26">
        <w:rPr>
          <w:rFonts w:ascii="Arial Narrow" w:hAnsi="Arial Narrow"/>
          <w:color w:val="002060"/>
          <w:sz w:val="28"/>
        </w:rPr>
        <w:t>Licenciad</w:t>
      </w:r>
      <w:r w:rsidR="009D78CB">
        <w:rPr>
          <w:rFonts w:ascii="Arial Narrow" w:hAnsi="Arial Narrow"/>
          <w:color w:val="002060"/>
          <w:sz w:val="28"/>
        </w:rPr>
        <w:t>o</w:t>
      </w:r>
      <w:r w:rsidR="00B4228E">
        <w:rPr>
          <w:rFonts w:ascii="Arial Narrow" w:hAnsi="Arial Narrow"/>
          <w:color w:val="002060"/>
          <w:sz w:val="28"/>
        </w:rPr>
        <w:t xml:space="preserve"> en</w:t>
      </w:r>
      <w:r w:rsidR="00AA432B">
        <w:rPr>
          <w:rFonts w:ascii="Arial Narrow" w:hAnsi="Arial Narrow"/>
          <w:color w:val="002060"/>
          <w:sz w:val="28"/>
        </w:rPr>
        <w:t xml:space="preserve"> </w:t>
      </w:r>
      <w:r w:rsidR="00AA432B">
        <w:rPr>
          <w:rFonts w:ascii="Arial Narrow" w:hAnsi="Arial Narrow"/>
          <w:color w:val="002060"/>
          <w:sz w:val="28"/>
        </w:rPr>
        <w:t>Ingeniería en Sistemas Electrónicos Industriales</w:t>
      </w:r>
    </w:p>
    <w:p w14:paraId="0763D5A1" w14:textId="77777777" w:rsidR="00F43D99" w:rsidRDefault="00F43D99" w:rsidP="00C4405B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</w:p>
    <w:p w14:paraId="3A2334DA" w14:textId="77777777" w:rsidR="00B4228E" w:rsidRDefault="00B4228E" w:rsidP="00071BEA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</w:p>
    <w:p w14:paraId="5DCA70D7" w14:textId="73AF6908" w:rsidR="00C4405B" w:rsidRPr="00F47876" w:rsidRDefault="00C4405B" w:rsidP="00071BEA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  <w:r w:rsidRPr="00F47876">
        <w:rPr>
          <w:rFonts w:ascii="Arial Narrow" w:hAnsi="Arial Narrow"/>
          <w:b/>
          <w:color w:val="C00000"/>
          <w:sz w:val="28"/>
        </w:rPr>
        <w:t>TÍTULO DE LA TESIS</w:t>
      </w:r>
    </w:p>
    <w:p w14:paraId="3A57C504" w14:textId="77777777" w:rsidR="00C4405B" w:rsidRDefault="00C4405B" w:rsidP="00C4405B">
      <w:pPr>
        <w:spacing w:after="0" w:line="240" w:lineRule="auto"/>
        <w:jc w:val="both"/>
        <w:rPr>
          <w:rFonts w:ascii="Arial Narrow" w:hAnsi="Arial Narrow"/>
          <w:color w:val="002060"/>
          <w:sz w:val="28"/>
          <w:szCs w:val="28"/>
        </w:rPr>
      </w:pPr>
    </w:p>
    <w:p w14:paraId="3D8B0BD4" w14:textId="3C12DD62" w:rsidR="00AA432B" w:rsidRPr="00AA432B" w:rsidRDefault="00AA432B" w:rsidP="00AA432B">
      <w:pPr>
        <w:spacing w:after="0" w:line="240" w:lineRule="auto"/>
        <w:jc w:val="both"/>
        <w:rPr>
          <w:rFonts w:ascii="Arial Narrow" w:hAnsi="Arial Narrow"/>
          <w:bCs/>
          <w:color w:val="002060"/>
          <w:sz w:val="28"/>
        </w:rPr>
      </w:pPr>
      <w:r w:rsidRPr="00AA432B">
        <w:rPr>
          <w:rFonts w:ascii="Arial Narrow" w:hAnsi="Arial Narrow"/>
          <w:bCs/>
          <w:color w:val="002060"/>
          <w:sz w:val="28"/>
        </w:rPr>
        <w:t xml:space="preserve">Desarrollo de un sistema de telemetría para vehículos utilizando ESP-32 y comunicación GSM, GPRS </w:t>
      </w:r>
    </w:p>
    <w:p w14:paraId="1D994A64" w14:textId="77777777" w:rsidR="005A2F23" w:rsidRDefault="005A2F23" w:rsidP="00071BEA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</w:p>
    <w:p w14:paraId="08048167" w14:textId="18300FB3" w:rsidR="00C4405B" w:rsidRDefault="00C4405B" w:rsidP="00071BEA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  <w:r w:rsidRPr="00D462D4">
        <w:rPr>
          <w:rFonts w:ascii="Arial Narrow" w:hAnsi="Arial Narrow"/>
          <w:b/>
          <w:color w:val="C00000"/>
          <w:sz w:val="28"/>
        </w:rPr>
        <w:t>RESUMEN</w:t>
      </w:r>
      <w:r w:rsidR="00071589">
        <w:rPr>
          <w:rFonts w:ascii="Arial Narrow" w:hAnsi="Arial Narrow"/>
          <w:b/>
          <w:color w:val="C00000"/>
          <w:sz w:val="28"/>
        </w:rPr>
        <w:t>:</w:t>
      </w:r>
    </w:p>
    <w:p w14:paraId="40773740" w14:textId="77777777" w:rsidR="00DE49CC" w:rsidRDefault="00DE49CC" w:rsidP="00071BEA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</w:p>
    <w:p w14:paraId="17F005CE" w14:textId="77777777" w:rsidR="00DE49CC" w:rsidRPr="00DE49CC" w:rsidRDefault="00DE49CC" w:rsidP="00DE49CC">
      <w:pPr>
        <w:spacing w:after="0" w:line="240" w:lineRule="auto"/>
        <w:jc w:val="both"/>
        <w:rPr>
          <w:rFonts w:ascii="Arial Narrow" w:hAnsi="Arial Narrow"/>
          <w:bCs/>
          <w:color w:val="002060"/>
          <w:sz w:val="28"/>
        </w:rPr>
      </w:pPr>
      <w:r w:rsidRPr="00DE49CC">
        <w:rPr>
          <w:rFonts w:ascii="Arial Narrow" w:hAnsi="Arial Narrow"/>
          <w:bCs/>
          <w:color w:val="002060"/>
          <w:sz w:val="28"/>
        </w:rPr>
        <w:t>Este proyecto desarrolló un sistema de monitoreo remoto en tiempo real para vehículos, abordando la necesidad de optimizar flotas y mejorar la seguridad del conductor. Utilizando un microcontrolador ESP-32, el módulo SIM808 y sensores, se implementó la telemetría para recopilar variables como GPS, CO, anticongelante, voltaje, temperatura, humedad, presión y altitud.</w:t>
      </w:r>
    </w:p>
    <w:p w14:paraId="6E1B6868" w14:textId="77777777" w:rsidR="00DE49CC" w:rsidRPr="00DE49CC" w:rsidRDefault="00DE49CC" w:rsidP="00DE49CC">
      <w:pPr>
        <w:spacing w:after="0" w:line="240" w:lineRule="auto"/>
        <w:jc w:val="both"/>
        <w:rPr>
          <w:rFonts w:ascii="Arial Narrow" w:hAnsi="Arial Narrow"/>
          <w:bCs/>
          <w:color w:val="002060"/>
          <w:sz w:val="28"/>
        </w:rPr>
      </w:pPr>
      <w:r w:rsidRPr="00DE49CC">
        <w:rPr>
          <w:rFonts w:ascii="Arial Narrow" w:hAnsi="Arial Narrow"/>
          <w:bCs/>
          <w:color w:val="002060"/>
          <w:sz w:val="28"/>
        </w:rPr>
        <w:t>La metodología incluyó el diseño de un sistema maestro-esclavo con comunicación ESP-NOW y GPRS/GSM. Se configuró un servidor remoto y una aplicación web con Django y MySQL para la visualización y almacenamiento de datos en tiempo real.</w:t>
      </w:r>
    </w:p>
    <w:p w14:paraId="2C813CF1" w14:textId="77777777" w:rsidR="00DE49CC" w:rsidRPr="00DE49CC" w:rsidRDefault="00DE49CC" w:rsidP="00DE49CC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  <w:r w:rsidRPr="00DE49CC">
        <w:rPr>
          <w:rFonts w:ascii="Arial Narrow" w:hAnsi="Arial Narrow"/>
          <w:bCs/>
          <w:color w:val="002060"/>
          <w:sz w:val="28"/>
        </w:rPr>
        <w:t>El sistema demostró ser efectivo, cumpliendo los objetivos al proporcionar lecturas precisas y fiables, mejorando la eficiencia y seguridad vehicular. Este enfoque integral sienta bases sólidas para futuras mejoras en la tecnología automotriz, abriendo caminos para sistemas de telemetría más avanzados y personalizados.</w:t>
      </w:r>
    </w:p>
    <w:p w14:paraId="3052734D" w14:textId="77777777" w:rsidR="00AA7490" w:rsidRDefault="00AA7490" w:rsidP="00071BEA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</w:p>
    <w:p w14:paraId="787F761A" w14:textId="77777777" w:rsidR="00C4405B" w:rsidRDefault="00C4405B" w:rsidP="00C4405B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</w:p>
    <w:p w14:paraId="4CE2BB68" w14:textId="77777777" w:rsidR="00C4405B" w:rsidRDefault="00C4405B" w:rsidP="00C4405B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  <w:r w:rsidRPr="00D462D4">
        <w:rPr>
          <w:rFonts w:ascii="Arial Narrow" w:hAnsi="Arial Narrow"/>
          <w:b/>
          <w:color w:val="C00000"/>
          <w:sz w:val="28"/>
        </w:rPr>
        <w:t>P</w:t>
      </w:r>
      <w:r>
        <w:rPr>
          <w:rFonts w:ascii="Arial Narrow" w:hAnsi="Arial Narrow"/>
          <w:b/>
          <w:color w:val="C00000"/>
          <w:sz w:val="28"/>
        </w:rPr>
        <w:t>ALABRAS CLAVE</w:t>
      </w:r>
      <w:r w:rsidRPr="00D462D4">
        <w:rPr>
          <w:rFonts w:ascii="Arial Narrow" w:hAnsi="Arial Narrow"/>
          <w:b/>
          <w:color w:val="C00000"/>
          <w:sz w:val="28"/>
        </w:rPr>
        <w:t>:</w:t>
      </w:r>
    </w:p>
    <w:p w14:paraId="64B1F8AB" w14:textId="77777777" w:rsidR="001E28C5" w:rsidRPr="00D462D4" w:rsidRDefault="001E28C5" w:rsidP="00C4405B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</w:p>
    <w:p w14:paraId="5FB6592B" w14:textId="634C1AC3" w:rsidR="00DE49CC" w:rsidRPr="00DE49CC" w:rsidRDefault="00DE49CC" w:rsidP="00DE49CC">
      <w:pPr>
        <w:spacing w:after="0" w:line="240" w:lineRule="auto"/>
        <w:jc w:val="both"/>
        <w:rPr>
          <w:rFonts w:ascii="Arial Narrow" w:hAnsi="Arial Narrow"/>
          <w:bCs/>
          <w:color w:val="002060"/>
          <w:sz w:val="28"/>
        </w:rPr>
      </w:pPr>
      <w:r w:rsidRPr="00DE49CC">
        <w:rPr>
          <w:rFonts w:ascii="Arial Narrow" w:hAnsi="Arial Narrow"/>
          <w:bCs/>
          <w:color w:val="002060"/>
          <w:sz w:val="28"/>
        </w:rPr>
        <w:t>Monitoreo Remoto</w:t>
      </w:r>
    </w:p>
    <w:p w14:paraId="7187A973" w14:textId="6D331398" w:rsidR="00DE49CC" w:rsidRPr="00DE49CC" w:rsidRDefault="00DE49CC" w:rsidP="00DE49CC">
      <w:pPr>
        <w:spacing w:after="0" w:line="240" w:lineRule="auto"/>
        <w:jc w:val="both"/>
        <w:rPr>
          <w:rFonts w:ascii="Arial Narrow" w:hAnsi="Arial Narrow"/>
          <w:bCs/>
          <w:color w:val="002060"/>
          <w:sz w:val="28"/>
        </w:rPr>
      </w:pPr>
      <w:r w:rsidRPr="00DE49CC">
        <w:rPr>
          <w:rFonts w:ascii="Arial Narrow" w:hAnsi="Arial Narrow"/>
          <w:bCs/>
          <w:color w:val="002060"/>
          <w:sz w:val="28"/>
        </w:rPr>
        <w:t>Telemetría</w:t>
      </w:r>
    </w:p>
    <w:p w14:paraId="7C7C9104" w14:textId="779C59B3" w:rsidR="00DE49CC" w:rsidRPr="00DE49CC" w:rsidRDefault="00DE49CC" w:rsidP="00DE49CC">
      <w:pPr>
        <w:spacing w:after="0" w:line="240" w:lineRule="auto"/>
        <w:jc w:val="both"/>
        <w:rPr>
          <w:rFonts w:ascii="Arial Narrow" w:hAnsi="Arial Narrow"/>
          <w:bCs/>
          <w:color w:val="002060"/>
          <w:sz w:val="28"/>
        </w:rPr>
      </w:pPr>
      <w:r w:rsidRPr="00DE49CC">
        <w:rPr>
          <w:rFonts w:ascii="Arial Narrow" w:hAnsi="Arial Narrow"/>
          <w:bCs/>
          <w:color w:val="002060"/>
          <w:sz w:val="28"/>
        </w:rPr>
        <w:t>ESP-32</w:t>
      </w:r>
    </w:p>
    <w:p w14:paraId="51D44A8D" w14:textId="2D835C8A" w:rsidR="00DE49CC" w:rsidRPr="00DE49CC" w:rsidRDefault="00DE49CC" w:rsidP="00DE49CC">
      <w:pPr>
        <w:spacing w:after="0" w:line="240" w:lineRule="auto"/>
        <w:jc w:val="both"/>
        <w:rPr>
          <w:rFonts w:ascii="Arial Narrow" w:hAnsi="Arial Narrow"/>
          <w:bCs/>
          <w:color w:val="002060"/>
          <w:sz w:val="28"/>
        </w:rPr>
      </w:pPr>
      <w:r w:rsidRPr="00DE49CC">
        <w:rPr>
          <w:rFonts w:ascii="Arial Narrow" w:hAnsi="Arial Narrow"/>
          <w:bCs/>
          <w:color w:val="002060"/>
          <w:sz w:val="28"/>
        </w:rPr>
        <w:t>Seguridad del Conductor</w:t>
      </w:r>
    </w:p>
    <w:p w14:paraId="583CE60D" w14:textId="3D4107AF" w:rsidR="00DE49CC" w:rsidRPr="00DE49CC" w:rsidRDefault="00DE49CC" w:rsidP="00DE49CC">
      <w:pPr>
        <w:spacing w:after="0" w:line="240" w:lineRule="auto"/>
        <w:jc w:val="both"/>
        <w:rPr>
          <w:rFonts w:ascii="Arial Narrow" w:hAnsi="Arial Narrow"/>
          <w:bCs/>
          <w:color w:val="002060"/>
          <w:sz w:val="28"/>
        </w:rPr>
      </w:pPr>
      <w:r w:rsidRPr="00DE49CC">
        <w:rPr>
          <w:rFonts w:ascii="Arial Narrow" w:hAnsi="Arial Narrow"/>
          <w:bCs/>
          <w:color w:val="002060"/>
          <w:sz w:val="28"/>
        </w:rPr>
        <w:t>Sensores</w:t>
      </w:r>
    </w:p>
    <w:p w14:paraId="335270F7" w14:textId="202717A1" w:rsidR="00DE49CC" w:rsidRPr="00DE49CC" w:rsidRDefault="00DE49CC" w:rsidP="00DE49CC">
      <w:pPr>
        <w:spacing w:after="0" w:line="240" w:lineRule="auto"/>
        <w:jc w:val="both"/>
        <w:rPr>
          <w:rFonts w:ascii="Arial Narrow" w:hAnsi="Arial Narrow"/>
          <w:bCs/>
          <w:color w:val="002060"/>
          <w:sz w:val="28"/>
        </w:rPr>
      </w:pPr>
      <w:r w:rsidRPr="00DE49CC">
        <w:rPr>
          <w:rFonts w:ascii="Arial Narrow" w:hAnsi="Arial Narrow"/>
          <w:bCs/>
          <w:color w:val="002060"/>
          <w:sz w:val="28"/>
        </w:rPr>
        <w:t>Aplicación Web</w:t>
      </w:r>
    </w:p>
    <w:p w14:paraId="7CC49150" w14:textId="4CD39CC2" w:rsidR="00DE49CC" w:rsidRPr="00DE49CC" w:rsidRDefault="00DE49CC" w:rsidP="00DE49CC">
      <w:pPr>
        <w:spacing w:after="0" w:line="240" w:lineRule="auto"/>
        <w:jc w:val="both"/>
        <w:rPr>
          <w:rFonts w:ascii="Arial Narrow" w:hAnsi="Arial Narrow"/>
          <w:bCs/>
          <w:color w:val="002060"/>
          <w:sz w:val="28"/>
        </w:rPr>
      </w:pPr>
      <w:r w:rsidRPr="00DE49CC">
        <w:rPr>
          <w:rFonts w:ascii="Arial Narrow" w:hAnsi="Arial Narrow"/>
          <w:bCs/>
          <w:color w:val="002060"/>
          <w:sz w:val="28"/>
        </w:rPr>
        <w:t>Tiempo Real</w:t>
      </w:r>
    </w:p>
    <w:p w14:paraId="1C07A53F" w14:textId="09B7C534" w:rsidR="00DE49CC" w:rsidRPr="00DE49CC" w:rsidRDefault="00DE49CC" w:rsidP="00DE49CC">
      <w:pPr>
        <w:spacing w:after="0" w:line="240" w:lineRule="auto"/>
        <w:jc w:val="both"/>
        <w:rPr>
          <w:rFonts w:ascii="Arial Narrow" w:hAnsi="Arial Narrow"/>
          <w:bCs/>
          <w:color w:val="002060"/>
          <w:sz w:val="28"/>
        </w:rPr>
      </w:pPr>
      <w:r w:rsidRPr="00DE49CC">
        <w:rPr>
          <w:rFonts w:ascii="Arial Narrow" w:hAnsi="Arial Narrow"/>
          <w:bCs/>
          <w:color w:val="002060"/>
          <w:sz w:val="28"/>
        </w:rPr>
        <w:t>Optimización Vehicular</w:t>
      </w:r>
    </w:p>
    <w:p w14:paraId="6C5B2D0A" w14:textId="40DD7939" w:rsidR="00DE49CC" w:rsidRPr="00DE49CC" w:rsidRDefault="00DE49CC" w:rsidP="00DE49CC">
      <w:pPr>
        <w:spacing w:after="0" w:line="240" w:lineRule="auto"/>
        <w:jc w:val="both"/>
        <w:rPr>
          <w:rFonts w:ascii="Arial Narrow" w:hAnsi="Arial Narrow"/>
          <w:bCs/>
          <w:color w:val="002060"/>
          <w:sz w:val="28"/>
        </w:rPr>
      </w:pPr>
      <w:r w:rsidRPr="00DE49CC">
        <w:rPr>
          <w:rFonts w:ascii="Arial Narrow" w:hAnsi="Arial Narrow"/>
          <w:bCs/>
          <w:color w:val="002060"/>
          <w:sz w:val="28"/>
        </w:rPr>
        <w:t>Datos</w:t>
      </w:r>
    </w:p>
    <w:p w14:paraId="00DBB998" w14:textId="56782E7C" w:rsidR="00DE49CC" w:rsidRPr="00DE49CC" w:rsidRDefault="00DE49CC" w:rsidP="00DE49CC">
      <w:pPr>
        <w:spacing w:after="0" w:line="240" w:lineRule="auto"/>
        <w:jc w:val="both"/>
        <w:rPr>
          <w:rFonts w:ascii="Arial Narrow" w:hAnsi="Arial Narrow"/>
          <w:bCs/>
          <w:color w:val="002060"/>
          <w:sz w:val="28"/>
        </w:rPr>
      </w:pPr>
      <w:r w:rsidRPr="00DE49CC">
        <w:rPr>
          <w:rFonts w:ascii="Arial Narrow" w:hAnsi="Arial Narrow"/>
          <w:bCs/>
          <w:color w:val="002060"/>
          <w:sz w:val="28"/>
        </w:rPr>
        <w:t>Tecnología Automotriz</w:t>
      </w:r>
    </w:p>
    <w:p w14:paraId="6C9454A8" w14:textId="77777777" w:rsidR="00AA7490" w:rsidRDefault="00AA7490" w:rsidP="00C4405B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</w:p>
    <w:p w14:paraId="0EA0D934" w14:textId="77777777" w:rsidR="00AA7490" w:rsidRDefault="00AA7490" w:rsidP="00C4405B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</w:p>
    <w:p w14:paraId="4FDE1350" w14:textId="4BB956E3" w:rsidR="00C4405B" w:rsidRPr="00D462D4" w:rsidRDefault="00C4405B" w:rsidP="00C4405B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  <w:r>
        <w:rPr>
          <w:rFonts w:ascii="Arial Narrow" w:hAnsi="Arial Narrow"/>
          <w:b/>
          <w:color w:val="C00000"/>
          <w:sz w:val="28"/>
        </w:rPr>
        <w:t>DESCRIPCIÓN</w:t>
      </w:r>
      <w:r w:rsidRPr="00D462D4">
        <w:rPr>
          <w:rFonts w:ascii="Arial Narrow" w:hAnsi="Arial Narrow"/>
          <w:b/>
          <w:color w:val="C00000"/>
          <w:sz w:val="28"/>
        </w:rPr>
        <w:t>:</w:t>
      </w:r>
    </w:p>
    <w:p w14:paraId="1597C27A" w14:textId="77777777" w:rsidR="00C4405B" w:rsidRDefault="00C4405B" w:rsidP="00C4405B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</w:p>
    <w:p w14:paraId="7A0C70B3" w14:textId="77777777" w:rsidR="00EC7C8A" w:rsidRDefault="00C4405B" w:rsidP="00A64D33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>
        <w:rPr>
          <w:rFonts w:ascii="Arial Narrow" w:hAnsi="Arial Narrow"/>
          <w:color w:val="002060"/>
          <w:sz w:val="28"/>
        </w:rPr>
        <w:t>Tesis de Licenciatura</w:t>
      </w:r>
    </w:p>
    <w:p w14:paraId="4A4C6D93" w14:textId="77777777" w:rsidR="008476A0" w:rsidRDefault="008476A0" w:rsidP="00A64D33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</w:p>
    <w:p w14:paraId="711485A1" w14:textId="4DA200B3" w:rsidR="008476A0" w:rsidRDefault="008476A0" w:rsidP="00A64D33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>
        <w:rPr>
          <w:rFonts w:ascii="Arial Narrow" w:hAnsi="Arial Narrow"/>
          <w:color w:val="002060"/>
          <w:sz w:val="28"/>
        </w:rPr>
        <w:t>1 recurso electrónico (</w:t>
      </w:r>
      <w:r w:rsidR="00AA7490">
        <w:rPr>
          <w:rFonts w:ascii="Arial Narrow" w:hAnsi="Arial Narrow"/>
          <w:color w:val="002060"/>
          <w:sz w:val="28"/>
        </w:rPr>
        <w:t>1</w:t>
      </w:r>
      <w:r w:rsidR="006B0B11">
        <w:rPr>
          <w:rFonts w:ascii="Arial Narrow" w:hAnsi="Arial Narrow"/>
          <w:color w:val="002060"/>
          <w:sz w:val="28"/>
        </w:rPr>
        <w:t>7</w:t>
      </w:r>
      <w:r w:rsidR="00AA432B">
        <w:rPr>
          <w:rFonts w:ascii="Arial Narrow" w:hAnsi="Arial Narrow"/>
          <w:color w:val="002060"/>
          <w:sz w:val="28"/>
        </w:rPr>
        <w:t>2</w:t>
      </w:r>
      <w:r w:rsidR="00AA7490">
        <w:rPr>
          <w:rFonts w:ascii="Arial Narrow" w:hAnsi="Arial Narrow"/>
          <w:color w:val="002060"/>
          <w:sz w:val="28"/>
        </w:rPr>
        <w:t xml:space="preserve"> páginas:</w:t>
      </w:r>
      <w:r w:rsidR="006B0B11">
        <w:rPr>
          <w:rFonts w:ascii="Arial Narrow" w:hAnsi="Arial Narrow"/>
          <w:color w:val="002060"/>
          <w:sz w:val="28"/>
        </w:rPr>
        <w:t xml:space="preserve"> </w:t>
      </w:r>
      <w:r w:rsidR="00AA432B">
        <w:rPr>
          <w:rFonts w:ascii="Arial Narrow" w:hAnsi="Arial Narrow"/>
          <w:color w:val="002060"/>
          <w:sz w:val="28"/>
        </w:rPr>
        <w:t xml:space="preserve">gráficas, </w:t>
      </w:r>
      <w:r w:rsidR="006B0B11">
        <w:rPr>
          <w:rFonts w:ascii="Arial Narrow" w:hAnsi="Arial Narrow"/>
          <w:color w:val="002060"/>
          <w:sz w:val="28"/>
        </w:rPr>
        <w:t>ilustraciones</w:t>
      </w:r>
      <w:r w:rsidR="00AA7490">
        <w:rPr>
          <w:rFonts w:ascii="Arial Narrow" w:hAnsi="Arial Narrow"/>
          <w:color w:val="002060"/>
          <w:sz w:val="28"/>
        </w:rPr>
        <w:t>, fotografías</w:t>
      </w:r>
      <w:r w:rsidR="006B0B11">
        <w:rPr>
          <w:rFonts w:ascii="Arial Narrow" w:hAnsi="Arial Narrow"/>
          <w:color w:val="002060"/>
          <w:sz w:val="28"/>
        </w:rPr>
        <w:t>,</w:t>
      </w:r>
      <w:r w:rsidR="00AA432B">
        <w:rPr>
          <w:rFonts w:ascii="Arial Narrow" w:hAnsi="Arial Narrow"/>
          <w:color w:val="002060"/>
          <w:sz w:val="28"/>
        </w:rPr>
        <w:t xml:space="preserve"> tablas </w:t>
      </w:r>
      <w:r w:rsidR="00AA7490">
        <w:rPr>
          <w:rFonts w:ascii="Arial Narrow" w:hAnsi="Arial Narrow"/>
          <w:color w:val="002060"/>
          <w:sz w:val="28"/>
        </w:rPr>
        <w:t>a color</w:t>
      </w:r>
      <w:r w:rsidR="006B0B11">
        <w:rPr>
          <w:rFonts w:ascii="Arial Narrow" w:hAnsi="Arial Narrow"/>
          <w:color w:val="002060"/>
          <w:sz w:val="28"/>
        </w:rPr>
        <w:t>)</w:t>
      </w:r>
    </w:p>
    <w:sectPr w:rsidR="008476A0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D78BDD7" w14:textId="77777777" w:rsidR="00EA2204" w:rsidRDefault="00EA2204" w:rsidP="00C4405B">
      <w:pPr>
        <w:spacing w:after="0" w:line="240" w:lineRule="auto"/>
      </w:pPr>
      <w:r>
        <w:separator/>
      </w:r>
    </w:p>
  </w:endnote>
  <w:endnote w:type="continuationSeparator" w:id="0">
    <w:p w14:paraId="4A7EED35" w14:textId="77777777" w:rsidR="00EA2204" w:rsidRDefault="00EA2204" w:rsidP="00C4405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altName w:val="Arial"/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8524A67" w14:textId="77777777" w:rsidR="00EA2204" w:rsidRDefault="00EA2204" w:rsidP="00C4405B">
      <w:pPr>
        <w:spacing w:after="0" w:line="240" w:lineRule="auto"/>
      </w:pPr>
      <w:r>
        <w:separator/>
      </w:r>
    </w:p>
  </w:footnote>
  <w:footnote w:type="continuationSeparator" w:id="0">
    <w:p w14:paraId="57E14418" w14:textId="77777777" w:rsidR="00EA2204" w:rsidRDefault="00EA2204" w:rsidP="00C4405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6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A362D"/>
    <w:rsid w:val="00002942"/>
    <w:rsid w:val="0005535B"/>
    <w:rsid w:val="00071589"/>
    <w:rsid w:val="00071BEA"/>
    <w:rsid w:val="000816C4"/>
    <w:rsid w:val="000926B5"/>
    <w:rsid w:val="000D2271"/>
    <w:rsid w:val="000D484A"/>
    <w:rsid w:val="00122F7F"/>
    <w:rsid w:val="00123DB9"/>
    <w:rsid w:val="00126430"/>
    <w:rsid w:val="0019095A"/>
    <w:rsid w:val="00191822"/>
    <w:rsid w:val="001E28C5"/>
    <w:rsid w:val="001F369E"/>
    <w:rsid w:val="001F431A"/>
    <w:rsid w:val="00205A26"/>
    <w:rsid w:val="002907F4"/>
    <w:rsid w:val="002912CB"/>
    <w:rsid w:val="00311F2F"/>
    <w:rsid w:val="003131DC"/>
    <w:rsid w:val="003205D2"/>
    <w:rsid w:val="00323A81"/>
    <w:rsid w:val="003D46CC"/>
    <w:rsid w:val="003E215E"/>
    <w:rsid w:val="004318CF"/>
    <w:rsid w:val="00435999"/>
    <w:rsid w:val="00455BEE"/>
    <w:rsid w:val="004D2FA0"/>
    <w:rsid w:val="005A2F23"/>
    <w:rsid w:val="005B499C"/>
    <w:rsid w:val="005C0AF4"/>
    <w:rsid w:val="005C0ED7"/>
    <w:rsid w:val="005D5C31"/>
    <w:rsid w:val="005E4397"/>
    <w:rsid w:val="006058F9"/>
    <w:rsid w:val="00626EA6"/>
    <w:rsid w:val="00692D13"/>
    <w:rsid w:val="006A1914"/>
    <w:rsid w:val="006B0B11"/>
    <w:rsid w:val="007120C6"/>
    <w:rsid w:val="007203D4"/>
    <w:rsid w:val="00750FEF"/>
    <w:rsid w:val="0078696E"/>
    <w:rsid w:val="007A293D"/>
    <w:rsid w:val="007C11B2"/>
    <w:rsid w:val="007C3962"/>
    <w:rsid w:val="007D6E0B"/>
    <w:rsid w:val="0084440E"/>
    <w:rsid w:val="008476A0"/>
    <w:rsid w:val="00880FBD"/>
    <w:rsid w:val="00897F6F"/>
    <w:rsid w:val="008B05D9"/>
    <w:rsid w:val="008E5F6B"/>
    <w:rsid w:val="009713F0"/>
    <w:rsid w:val="009A1505"/>
    <w:rsid w:val="009D78CB"/>
    <w:rsid w:val="009F00FE"/>
    <w:rsid w:val="00A40EAF"/>
    <w:rsid w:val="00A64D33"/>
    <w:rsid w:val="00A81FD2"/>
    <w:rsid w:val="00A91A67"/>
    <w:rsid w:val="00A95352"/>
    <w:rsid w:val="00AA432B"/>
    <w:rsid w:val="00AA6678"/>
    <w:rsid w:val="00AA6B33"/>
    <w:rsid w:val="00AA7490"/>
    <w:rsid w:val="00AF54CE"/>
    <w:rsid w:val="00B4228E"/>
    <w:rsid w:val="00BC652E"/>
    <w:rsid w:val="00C4405B"/>
    <w:rsid w:val="00CA0299"/>
    <w:rsid w:val="00CA284E"/>
    <w:rsid w:val="00CA362D"/>
    <w:rsid w:val="00CC7754"/>
    <w:rsid w:val="00CF6B23"/>
    <w:rsid w:val="00D235AD"/>
    <w:rsid w:val="00D24C07"/>
    <w:rsid w:val="00D36264"/>
    <w:rsid w:val="00D83F19"/>
    <w:rsid w:val="00D84DF2"/>
    <w:rsid w:val="00D959D6"/>
    <w:rsid w:val="00DE49CC"/>
    <w:rsid w:val="00E5721E"/>
    <w:rsid w:val="00EA2204"/>
    <w:rsid w:val="00EC7C8A"/>
    <w:rsid w:val="00F077C7"/>
    <w:rsid w:val="00F13106"/>
    <w:rsid w:val="00F13AA2"/>
    <w:rsid w:val="00F43D99"/>
    <w:rsid w:val="00FC0DBA"/>
    <w:rsid w:val="00FE13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791122"/>
  <w15:chartTrackingRefBased/>
  <w15:docId w15:val="{970A706E-A92B-4572-93CB-10A1AF5B44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4405B"/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notapie">
    <w:name w:val="footnote text"/>
    <w:basedOn w:val="Normal"/>
    <w:link w:val="TextonotapieCar"/>
    <w:uiPriority w:val="99"/>
    <w:semiHidden/>
    <w:unhideWhenUsed/>
    <w:rsid w:val="00C4405B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C4405B"/>
    <w:rPr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C4405B"/>
    <w:rPr>
      <w:vertAlign w:val="superscript"/>
    </w:rPr>
  </w:style>
  <w:style w:type="paragraph" w:customStyle="1" w:styleId="Default">
    <w:name w:val="Default"/>
    <w:rsid w:val="00071589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paragraph" w:styleId="Bibliografa">
    <w:name w:val="Bibliography"/>
    <w:basedOn w:val="Normal"/>
    <w:next w:val="Normal"/>
    <w:uiPriority w:val="37"/>
    <w:unhideWhenUsed/>
    <w:rsid w:val="009F00FE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361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73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59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8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1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3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4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55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720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658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059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868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258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842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825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855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187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445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521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498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33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854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867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8986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362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065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53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755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84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321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655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59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745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505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654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864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373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431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783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686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113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2</Pages>
  <Words>390</Words>
  <Characters>2149</Characters>
  <Application>Microsoft Office Word</Application>
  <DocSecurity>0</DocSecurity>
  <Lines>17</Lines>
  <Paragraphs>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cio</dc:creator>
  <cp:keywords/>
  <dc:description/>
  <cp:lastModifiedBy>Rocio</cp:lastModifiedBy>
  <cp:revision>2</cp:revision>
  <dcterms:created xsi:type="dcterms:W3CDTF">2025-06-26T22:35:00Z</dcterms:created>
  <dcterms:modified xsi:type="dcterms:W3CDTF">2025-06-26T22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9"&gt;&lt;session id="YTgl7yAq"/&gt;&lt;style id="http://www.zotero.org/styles/chicago-fullnote-bibliography" locale="es-ES" hasBibliography="1" bibliographyStyleHasBeenSet="1"/&gt;&lt;prefs&gt;&lt;pref name="fieldType" value="Field"/&gt;&lt;</vt:lpwstr>
  </property>
  <property fmtid="{D5CDD505-2E9C-101B-9397-08002B2CF9AE}" pid="3" name="ZOTERO_PREF_2">
    <vt:lpwstr>pref name="automaticJournalAbbreviations" value="true"/&gt;&lt;pref name="noteType" value="1"/&gt;&lt;/prefs&gt;&lt;/data&gt;</vt:lpwstr>
  </property>
</Properties>
</file>